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1175616977"/>
        <w:docPartObj>
          <w:docPartGallery w:val="Cover Pages"/>
          <w:docPartUnique/>
        </w:docPartObj>
      </w:sdtPr>
      <w:sdtEndPr/>
      <w:sdtContent>
        <w:p w14:paraId="447E067F" w14:textId="077EB59A" w:rsidR="005462DF" w:rsidRDefault="005462DF"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330BDE1D" wp14:editId="6954C1BE">
                    <wp:simplePos x="0" y="0"/>
                    <wp:positionH relativeFrom="page">
                      <wp:align>center</wp:align>
                    </wp:positionH>
                    <wp:positionV relativeFrom="page">
                      <wp:align>center</wp:align>
                    </wp:positionV>
                    <wp:extent cx="1712890" cy="3840480"/>
                    <wp:effectExtent l="0" t="0" r="1270" b="0"/>
                    <wp:wrapNone/>
                    <wp:docPr id="138" name="Text Box 13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1712890" cy="384048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tbl>
                                <w:tblPr>
                                  <w:tblW w:w="5000" w:type="pct"/>
                                  <w:jc w:val="center"/>
                                  <w:tblBorders>
                                    <w:insideV w:val="single" w:sz="12" w:space="0" w:color="ED7D31" w:themeColor="accent2"/>
                                  </w:tblBorders>
                                  <w:tblCellMar>
                                    <w:top w:w="1296" w:type="dxa"/>
                                    <w:left w:w="360" w:type="dxa"/>
                                    <w:bottom w:w="1296" w:type="dxa"/>
                                    <w:right w:w="360" w:type="dxa"/>
                                  </w:tblCellMar>
                                  <w:tblLook w:val="04A0" w:firstRow="1" w:lastRow="0" w:firstColumn="1" w:lastColumn="0" w:noHBand="0" w:noVBand="1"/>
                                </w:tblPr>
                                <w:tblGrid>
                                  <w:gridCol w:w="5790"/>
                                  <w:gridCol w:w="2505"/>
                                </w:tblGrid>
                                <w:tr w:rsidR="005462DF" w14:paraId="100F28C7" w14:textId="77777777">
                                  <w:trPr>
                                    <w:jc w:val="center"/>
                                  </w:trPr>
                                  <w:tc>
                                    <w:tcPr>
                                      <w:tcW w:w="2568" w:type="pct"/>
                                      <w:vAlign w:val="center"/>
                                    </w:tcPr>
                                    <w:p w14:paraId="685B61EC" w14:textId="77777777" w:rsidR="00DD5CF9" w:rsidRDefault="00DD5CF9">
                                      <w:pPr>
                                        <w:jc w:val="right"/>
                                        <w:rPr>
                                          <w:noProof/>
                                        </w:rPr>
                                      </w:pPr>
                                    </w:p>
                                    <w:p w14:paraId="7DE79A35" w14:textId="07F54B6E" w:rsidR="005462DF" w:rsidRDefault="009D0EEF">
                                      <w:pPr>
                                        <w:jc w:val="right"/>
                                      </w:pPr>
                                      <w:r>
                                        <w:rPr>
                                          <w:noProof/>
                                        </w:rPr>
                                        <w:drawing>
                                          <wp:inline distT="0" distB="0" distL="0" distR="0" wp14:anchorId="5BDB2320" wp14:editId="49015728">
                                            <wp:extent cx="3210354" cy="4210613"/>
                                            <wp:effectExtent l="0" t="0" r="9525" b="0"/>
                                            <wp:docPr id="2" name="Picture 2"/>
                                            <wp:cNvGraphicFramePr>
                                              <a:graphicFrameLocks xmlns:a="http://schemas.openxmlformats.org/drawingml/2006/main" noChangeAspect="1"/>
                                            </wp:cNvGraphicFramePr>
                                            <a:graphic xmlns:a="http://schemas.openxmlformats.org/drawingml/2006/main">
                                              <a:graphicData uri="http://schemas.openxmlformats.org/drawingml/2006/picture">
                                                <pic:pic xmlns:pic="http://schemas.openxmlformats.org/drawingml/2006/picture">
                                                  <pic:nvPicPr>
                                                    <pic:cNvPr id="2" name="Picture 2"/>
                                                    <pic:cNvPicPr>
                                                      <a:picLocks noChangeAspect="1" noChangeArrowheads="1"/>
                                                    </pic:cNvPicPr>
                                                  </pic:nvPicPr>
                                                  <pic:blipFill>
                                                    <a:blip r:embed="rId6">
                                                      <a:extLst>
                                                        <a:ext uri="{28A0092B-C50C-407E-A947-70E740481C1C}">
                                                          <a14:useLocalDpi xmlns:a14="http://schemas.microsoft.com/office/drawing/2010/main" val="0"/>
                                                        </a:ext>
                                                      </a:extLst>
                                                    </a:blip>
                                                    <a:srcRect l="18312" r="18312"/>
                                                    <a:stretch>
                                                      <a:fillRect/>
                                                    </a:stretch>
                                                  </pic:blipFill>
                                                  <pic:spPr bwMode="auto">
                                                    <a:xfrm>
                                                      <a:off x="0" y="0"/>
                                                      <a:ext cx="3210354" cy="4210613"/>
                                                    </a:xfrm>
                                                    <a:prstGeom prst="rect">
                                                      <a:avLst/>
                                                    </a:prstGeom>
                                                    <a:noFill/>
                                                    <a:ln>
                                                      <a:noFill/>
                                                    </a:ln>
                                                    <a:extLst>
                                                      <a:ext uri="{53640926-AAD7-44D8-BBD7-CCE9431645EC}">
                                                        <a14:shadowObscured xmlns:a14="http://schemas.microsoft.com/office/drawing/2010/main"/>
                                                      </a:ext>
                                                    </a:extLst>
                                                  </pic:spPr>
                                                </pic:pic>
                                              </a:graphicData>
                                            </a:graphic>
                                          </wp:inline>
                                        </w:drawing>
                                      </w:r>
                                    </w:p>
                                    <w:sdt>
                                      <w:sdtPr>
                                        <w:rPr>
                                          <w:caps/>
                                          <w:color w:val="191919" w:themeColor="text1" w:themeTint="E6"/>
                                          <w:sz w:val="72"/>
                                          <w:szCs w:val="72"/>
                                        </w:rPr>
                                        <w:alias w:val="Title"/>
                                        <w:tag w:val=""/>
                                        <w:id w:val="-438379639"/>
    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3913F01F" w14:textId="4C5C6B11" w:rsidR="005462DF" w:rsidRDefault="005462DF">
                                          <w:pPr>
                                            <w:pStyle w:val="NoSpacing"/>
                                            <w:spacing w:line="312" w:lineRule="auto"/>
                                            <w:jc w:val="right"/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</w:pPr>
                                          <w:r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  <w:t xml:space="preserve">Assignment </w:t>
                                          </w:r>
                                          <w:r w:rsidR="00CC262E"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  <w:t>8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000000" w:themeColor="text1"/>
                                          <w:sz w:val="40"/>
                                          <w:szCs w:val="40"/>
                                        </w:rPr>
                                        <w:alias w:val="Subtitle"/>
                                        <w:tag w:val=""/>
                                        <w:id w:val="1354072561"/>
    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4CEF9B52" w14:textId="32964CC1" w:rsidR="005462DF" w:rsidRDefault="005462DF">
                                          <w:pPr>
                                            <w:jc w:val="right"/>
                                            <w:rPr>
                                              <w:sz w:val="24"/>
                                              <w:szCs w:val="24"/>
                                            </w:rPr>
                                          </w:pPr>
                                          <w:r w:rsidRPr="00AB083A">
                                            <w:rPr>
                                              <w:color w:val="000000" w:themeColor="text1"/>
                                              <w:sz w:val="40"/>
                                              <w:szCs w:val="40"/>
                                            </w:rPr>
                                            <w:t>ITRI 623</w:t>
                                          </w:r>
                                        </w:p>
                                      </w:sdtContent>
                                    </w:sdt>
                                  </w:tc>
                                  <w:tc>
                                    <w:tcPr>
                                      <w:tcW w:w="2432" w:type="pct"/>
                                      <w:vAlign w:val="center"/>
                                    </w:tcPr>
                                    <w:sdt>
                                      <w:sdtPr>
                                        <w:rPr>
                                          <w:color w:val="000000" w:themeColor="text1"/>
                                        </w:rPr>
                                        <w:alias w:val="Abstract"/>
                                        <w:tag w:val=""/>
                                        <w:id w:val="-2036181933"/>
                                        <w:showingPlcHdr/>
      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      <w:text/>
                                      </w:sdtPr>
                                      <w:sdtEndPr/>
                                      <w:sdtContent>
                                        <w:p w14:paraId="20140728" w14:textId="027B7043" w:rsidR="005462DF" w:rsidRDefault="005462DF">
                                          <w:pPr>
                                            <w:rPr>
                                              <w:color w:val="000000" w:themeColor="text1"/>
                                            </w:rPr>
                                          </w:pPr>
                                          <w:r>
                                            <w:rPr>
                                              <w:color w:val="000000" w:themeColor="text1"/>
                                            </w:rPr>
                                            <w:t xml:space="preserve">     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ED7D31" w:themeColor="accent2"/>
                                          <w:sz w:val="44"/>
                                          <w:szCs w:val="44"/>
                                        </w:rPr>
                                        <w:alias w:val="Author"/>
                                        <w:tag w:val=""/>
                                        <w:id w:val="-279026076"/>
    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3B634194" w14:textId="7E4D764C" w:rsidR="005462DF" w:rsidRPr="00AB083A" w:rsidRDefault="005462DF">
                                          <w:pPr>
                                            <w:pStyle w:val="NoSpacing"/>
                                            <w:rPr>
                                              <w:color w:val="ED7D31" w:themeColor="accent2"/>
                                              <w:sz w:val="44"/>
                                              <w:szCs w:val="44"/>
                                            </w:rPr>
                                          </w:pPr>
                                          <w:r w:rsidRPr="00AB083A">
                                            <w:rPr>
                                              <w:color w:val="ED7D31" w:themeColor="accent2"/>
                                              <w:sz w:val="44"/>
                                              <w:szCs w:val="44"/>
                                            </w:rPr>
                                            <w:t>ENRICO DREYER</w:t>
                                          </w:r>
                                        </w:p>
                                      </w:sdtContent>
                                    </w:sdt>
                                    <w:p w14:paraId="69D79F82" w14:textId="2C0955CD" w:rsidR="005462DF" w:rsidRDefault="00104A33">
                                      <w:pPr>
                                        <w:pStyle w:val="NoSpacing"/>
                                      </w:pPr>
                                      <w:sdt>
                                        <w:sdtPr>
                                          <w:rPr>
                                            <w:color w:val="44546A" w:themeColor="text2"/>
                                            <w:sz w:val="44"/>
                                            <w:szCs w:val="44"/>
                                          </w:rPr>
                                          <w:alias w:val="Course"/>
                                          <w:tag w:val="Course"/>
                                          <w:id w:val="-710501431"/>
      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      <w:text/>
                                        </w:sdtPr>
                                        <w:sdtEndPr/>
                                        <w:sdtContent>
                                          <w:r w:rsidR="005462DF" w:rsidRPr="00AB083A">
                                            <w:rPr>
                                              <w:color w:val="44546A" w:themeColor="text2"/>
                                              <w:sz w:val="44"/>
                                              <w:szCs w:val="44"/>
                                            </w:rPr>
                                            <w:t>31210783</w:t>
                                          </w:r>
                                        </w:sdtContent>
                                      </w:sdt>
                                    </w:p>
                                  </w:tc>
                                </w:tr>
                              </w:tbl>
                              <w:p w14:paraId="309C1902" w14:textId="77777777" w:rsidR="005462DF" w:rsidRDefault="005462DF"/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77300</wp14:pctHeight>
                    </wp14:sizeRelV>
                  </wp:anchor>
                </w:drawing>
              </mc:Choice>
              <mc:Fallback>
                <w:pict>
                  <v:shapetype w14:anchorId="330BDE1D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8" o:spid="_x0000_s1026" type="#_x0000_t202" style="position:absolute;margin-left:0;margin-top:0;width:134.85pt;height:302.4pt;z-index:251659264;visibility:visible;mso-wrap-style:square;mso-width-percent:941;mso-height-percent:773;mso-wrap-distance-left:9pt;mso-wrap-distance-top:0;mso-wrap-distance-right:9pt;mso-wrap-distance-bottom:0;mso-position-horizontal:center;mso-position-horizontal-relative:page;mso-position-vertical:center;mso-position-vertical-relative:page;mso-width-percent:941;mso-height-percent:773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" fillcolor="white [3201]" stroked="f" strokeweight=".5pt">
                    <v:textbox inset="0,0,0,0">
                      <w:txbxContent>
                        <w:tbl>
                          <w:tblPr>
                            <w:tblW w:w="5000" w:type="pct"/>
                            <w:jc w:val="center"/>
                            <w:tblBorders>
                              <w:insideV w:val="single" w:sz="12" w:space="0" w:color="ED7D31" w:themeColor="accent2"/>
                            </w:tblBorders>
                            <w:tblCellMar>
                              <w:top w:w="1296" w:type="dxa"/>
                              <w:left w:w="360" w:type="dxa"/>
                              <w:bottom w:w="1296" w:type="dxa"/>
                              <w:right w:w="360" w:type="dxa"/>
                            </w:tblCellMar>
                            <w:tblLook w:val="04A0" w:firstRow="1" w:lastRow="0" w:firstColumn="1" w:lastColumn="0" w:noHBand="0" w:noVBand="1"/>
                          </w:tblPr>
                          <w:tblGrid>
                            <w:gridCol w:w="5790"/>
                            <w:gridCol w:w="2505"/>
                          </w:tblGrid>
                          <w:tr w:rsidR="005462DF" w14:paraId="100F28C7" w14:textId="77777777">
                            <w:trPr>
                              <w:jc w:val="center"/>
                            </w:trPr>
                            <w:tc>
                              <w:tcPr>
                                <w:tcW w:w="2568" w:type="pct"/>
                                <w:vAlign w:val="center"/>
                              </w:tcPr>
                              <w:p w14:paraId="685B61EC" w14:textId="77777777" w:rsidR="00DD5CF9" w:rsidRDefault="00DD5CF9">
                                <w:pPr>
                                  <w:jc w:val="right"/>
                                  <w:rPr>
                                    <w:noProof/>
                                  </w:rPr>
                                </w:pPr>
                              </w:p>
                              <w:p w14:paraId="7DE79A35" w14:textId="07F54B6E" w:rsidR="005462DF" w:rsidRDefault="009D0EEF">
                                <w:pPr>
                                  <w:jc w:val="right"/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5BDB2320" wp14:editId="49015728">
                                      <wp:extent cx="3210354" cy="4210613"/>
                                      <wp:effectExtent l="0" t="0" r="9525" b="0"/>
                                      <wp:docPr id="2" name="Picture 2"/>
                                      <wp:cNvGraphicFramePr>
                                        <a:graphicFrameLocks xmlns:a="http://schemas.openxmlformats.org/drawingml/2006/main" noChangeAspect="1"/>
                                      </wp:cNvGraphicFramePr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2" name="Picture 2"/>
                                              <pic:cNvPicPr>
                                                <a:picLocks noChangeAspect="1" noChangeArrowheads="1"/>
                                              </pic:cNvPicPr>
                                            </pic:nvPicPr>
                                            <pic:blipFill>
                                              <a:blip r:embed="rId6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 l="18312" r="18312"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3210354" cy="4210613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>
                                                <a:noFill/>
                                              </a:ln>
                                              <a:extLst>
                                                <a:ext uri="{53640926-AAD7-44D8-BBD7-CCE9431645EC}">
                                                  <a14:shadowObscured xmlns:a14="http://schemas.microsoft.com/office/drawing/2010/main"/>
                                                </a:ext>
                                              </a:extLst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  <w:sdt>
                                <w:sdtPr>
                                  <w:rPr>
                                    <w:caps/>
                                    <w:color w:val="191919" w:themeColor="text1" w:themeTint="E6"/>
                                    <w:sz w:val="72"/>
                                    <w:szCs w:val="72"/>
                                  </w:rPr>
                                  <w:alias w:val="Title"/>
                                  <w:tag w:val=""/>
                                  <w:id w:val="-438379639"/>
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3913F01F" w14:textId="4C5C6B11" w:rsidR="005462DF" w:rsidRDefault="005462DF">
                                    <w:pPr>
                                      <w:pStyle w:val="NoSpacing"/>
                                      <w:spacing w:line="312" w:lineRule="auto"/>
                                      <w:jc w:val="right"/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  <w:t xml:space="preserve">Assignment </w:t>
                                    </w:r>
                                    <w:r w:rsidR="00CC262E"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  <w:t>8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000000" w:themeColor="text1"/>
                                    <w:sz w:val="40"/>
                                    <w:szCs w:val="40"/>
                                  </w:rPr>
                                  <w:alias w:val="Subtitle"/>
                                  <w:tag w:val=""/>
                                  <w:id w:val="1354072561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CEF9B52" w14:textId="32964CC1" w:rsidR="005462DF" w:rsidRDefault="005462DF">
                                    <w:pPr>
                                      <w:jc w:val="right"/>
                                      <w:rPr>
                                        <w:sz w:val="24"/>
                                        <w:szCs w:val="24"/>
                                      </w:rPr>
                                    </w:pPr>
                                    <w:r w:rsidRPr="00AB083A">
                                      <w:rPr>
                                        <w:color w:val="000000" w:themeColor="text1"/>
                                        <w:sz w:val="40"/>
                                        <w:szCs w:val="40"/>
                                      </w:rPr>
                                      <w:t>ITRI 623</w:t>
                                    </w:r>
                                  </w:p>
                                </w:sdtContent>
                              </w:sdt>
                            </w:tc>
                            <w:tc>
                              <w:tcPr>
                                <w:tcW w:w="2432" w:type="pct"/>
                                <w:vAlign w:val="center"/>
                              </w:tcPr>
                              <w:sdt>
                                <w:sdtPr>
                                  <w:rPr>
                                    <w:color w:val="000000" w:themeColor="text1"/>
                                  </w:rPr>
                                  <w:alias w:val="Abstract"/>
                                  <w:tag w:val=""/>
                                  <w:id w:val="-2036181933"/>
                                  <w:showingPlcHdr/>
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<w:text/>
                                </w:sdtPr>
                                <w:sdtEndPr/>
                                <w:sdtContent>
                                  <w:p w14:paraId="20140728" w14:textId="027B7043" w:rsidR="005462DF" w:rsidRDefault="005462DF">
                                    <w:pPr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ED7D31" w:themeColor="accent2"/>
                                    <w:sz w:val="44"/>
                                    <w:szCs w:val="44"/>
                                  </w:rPr>
                                  <w:alias w:val="Author"/>
                                  <w:tag w:val=""/>
                                  <w:id w:val="-279026076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3B634194" w14:textId="7E4D764C" w:rsidR="005462DF" w:rsidRPr="00AB083A" w:rsidRDefault="005462DF">
                                    <w:pPr>
                                      <w:pStyle w:val="NoSpacing"/>
                                      <w:rPr>
                                        <w:color w:val="ED7D31" w:themeColor="accent2"/>
                                        <w:sz w:val="44"/>
                                        <w:szCs w:val="44"/>
                                      </w:rPr>
                                    </w:pPr>
                                    <w:r w:rsidRPr="00AB083A">
                                      <w:rPr>
                                        <w:color w:val="ED7D31" w:themeColor="accent2"/>
                                        <w:sz w:val="44"/>
                                        <w:szCs w:val="44"/>
                                      </w:rPr>
                                      <w:t>ENRICO DREYER</w:t>
                                    </w:r>
                                  </w:p>
                                </w:sdtContent>
                              </w:sdt>
                              <w:p w14:paraId="69D79F82" w14:textId="2C0955CD" w:rsidR="005462DF" w:rsidRDefault="00104A33">
                                <w:pPr>
                                  <w:pStyle w:val="NoSpacing"/>
                                </w:pPr>
                                <w:sdt>
                                  <w:sdtPr>
                                    <w:rPr>
                                      <w:color w:val="44546A" w:themeColor="text2"/>
                                      <w:sz w:val="44"/>
                                      <w:szCs w:val="44"/>
                                    </w:rPr>
                                    <w:alias w:val="Course"/>
                                    <w:tag w:val="Course"/>
                                    <w:id w:val="-710501431"/>
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5462DF" w:rsidRPr="00AB083A">
                                      <w:rPr>
                                        <w:color w:val="44546A" w:themeColor="text2"/>
                                        <w:sz w:val="44"/>
                                        <w:szCs w:val="44"/>
                                      </w:rPr>
                                      <w:t>31210783</w:t>
                                    </w:r>
                                  </w:sdtContent>
                                </w:sdt>
                              </w:p>
                            </w:tc>
                          </w:tr>
                        </w:tbl>
                        <w:p w14:paraId="309C1902" w14:textId="77777777" w:rsidR="005462DF" w:rsidRDefault="005462DF"/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ZA"/>
        </w:rPr>
        <w:id w:val="-142148808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782A129" w14:textId="1ECDBB9B" w:rsidR="005462DF" w:rsidRDefault="005462DF">
          <w:pPr>
            <w:pStyle w:val="TOCHeading"/>
          </w:pPr>
          <w:r>
            <w:t>Table of Contents</w:t>
          </w:r>
        </w:p>
        <w:p w14:paraId="0C248693" w14:textId="65884F1D" w:rsidR="00622098" w:rsidRDefault="005462DF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85990018" w:history="1">
            <w:r w:rsidR="00622098" w:rsidRPr="006025C6">
              <w:rPr>
                <w:rStyle w:val="Hyperlink"/>
                <w:noProof/>
              </w:rPr>
              <w:t>Introduction</w:t>
            </w:r>
            <w:r w:rsidR="00622098">
              <w:rPr>
                <w:noProof/>
                <w:webHidden/>
              </w:rPr>
              <w:tab/>
            </w:r>
            <w:r w:rsidR="00622098">
              <w:rPr>
                <w:noProof/>
                <w:webHidden/>
              </w:rPr>
              <w:fldChar w:fldCharType="begin"/>
            </w:r>
            <w:r w:rsidR="00622098">
              <w:rPr>
                <w:noProof/>
                <w:webHidden/>
              </w:rPr>
              <w:instrText xml:space="preserve"> PAGEREF _Toc85990018 \h </w:instrText>
            </w:r>
            <w:r w:rsidR="00622098">
              <w:rPr>
                <w:noProof/>
                <w:webHidden/>
              </w:rPr>
            </w:r>
            <w:r w:rsidR="00622098">
              <w:rPr>
                <w:noProof/>
                <w:webHidden/>
              </w:rPr>
              <w:fldChar w:fldCharType="separate"/>
            </w:r>
            <w:r w:rsidR="00710FE4">
              <w:rPr>
                <w:noProof/>
                <w:webHidden/>
              </w:rPr>
              <w:t>2</w:t>
            </w:r>
            <w:r w:rsidR="00622098">
              <w:rPr>
                <w:noProof/>
                <w:webHidden/>
              </w:rPr>
              <w:fldChar w:fldCharType="end"/>
            </w:r>
          </w:hyperlink>
        </w:p>
        <w:p w14:paraId="704B75FD" w14:textId="64997C55" w:rsidR="00622098" w:rsidRDefault="00622098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5990019" w:history="1">
            <w:r w:rsidRPr="006025C6">
              <w:rPr>
                <w:rStyle w:val="Hyperlink"/>
                <w:noProof/>
              </w:rPr>
              <w:t>My notes for presenting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9900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10FE4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FA5AC8" w14:textId="1280EA9A" w:rsidR="00622098" w:rsidRDefault="00622098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85990020" w:history="1">
            <w:r w:rsidRPr="006025C6">
              <w:rPr>
                <w:rStyle w:val="Hyperlink"/>
                <w:noProof/>
              </w:rPr>
              <w:t>Slide 1: 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9900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10FE4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79657A" w14:textId="132F686C" w:rsidR="00622098" w:rsidRDefault="00622098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85990021" w:history="1">
            <w:r w:rsidRPr="006025C6">
              <w:rPr>
                <w:rStyle w:val="Hyperlink"/>
                <w:noProof/>
              </w:rPr>
              <w:t>Slide 2: Layo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9900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10FE4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36C35A" w14:textId="6912B8AE" w:rsidR="00622098" w:rsidRDefault="00622098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85990022" w:history="1">
            <w:r w:rsidRPr="006025C6">
              <w:rPr>
                <w:rStyle w:val="Hyperlink"/>
                <w:noProof/>
              </w:rPr>
              <w:t>Slide 3: What is Microsoft Azure?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9900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10FE4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F118DB" w14:textId="5BB9F510" w:rsidR="00622098" w:rsidRDefault="00622098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85990023" w:history="1">
            <w:r w:rsidRPr="006025C6">
              <w:rPr>
                <w:rStyle w:val="Hyperlink"/>
                <w:noProof/>
              </w:rPr>
              <w:t>Slide 4: Cloud platform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9900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10FE4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535623" w14:textId="4DAF8F8C" w:rsidR="00622098" w:rsidRDefault="00622098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85990024" w:history="1">
            <w:r w:rsidRPr="006025C6">
              <w:rPr>
                <w:rStyle w:val="Hyperlink"/>
                <w:noProof/>
              </w:rPr>
              <w:t>Slide 5: Moving data to Az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9900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10FE4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1C489E" w14:textId="468244A6" w:rsidR="00622098" w:rsidRDefault="00622098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85990025" w:history="1">
            <w:r w:rsidRPr="006025C6">
              <w:rPr>
                <w:rStyle w:val="Hyperlink"/>
                <w:noProof/>
              </w:rPr>
              <w:t>Slide 6: Cloud Migration Typ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9900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10FE4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1AAF4F" w14:textId="581D393F" w:rsidR="00622098" w:rsidRDefault="00622098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85990026" w:history="1">
            <w:r w:rsidRPr="006025C6">
              <w:rPr>
                <w:rStyle w:val="Hyperlink"/>
                <w:noProof/>
              </w:rPr>
              <w:t>Slide 7: Security Concer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9900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10FE4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C468B5" w14:textId="0D29F2E1" w:rsidR="00622098" w:rsidRDefault="00622098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85990027" w:history="1">
            <w:r w:rsidRPr="006025C6">
              <w:rPr>
                <w:rStyle w:val="Hyperlink"/>
                <w:noProof/>
              </w:rPr>
              <w:t>Slide 8: More security concer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9900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10FE4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F196A8" w14:textId="3BFF5E8C" w:rsidR="00622098" w:rsidRDefault="00622098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85990028" w:history="1">
            <w:r w:rsidRPr="006025C6">
              <w:rPr>
                <w:rStyle w:val="Hyperlink"/>
                <w:noProof/>
              </w:rPr>
              <w:t>Slide 9: Do you have to worry?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9900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10FE4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2DA000" w14:textId="4185BA10" w:rsidR="00622098" w:rsidRDefault="00622098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85990029" w:history="1">
            <w:r w:rsidRPr="006025C6">
              <w:rPr>
                <w:rStyle w:val="Hyperlink"/>
                <w:noProof/>
              </w:rPr>
              <w:t>Slide 10: Azure security requir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9900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10FE4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5FC1DE" w14:textId="2418D3D4" w:rsidR="00622098" w:rsidRDefault="00622098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85990030" w:history="1">
            <w:r w:rsidRPr="006025C6">
              <w:rPr>
                <w:rStyle w:val="Hyperlink"/>
                <w:noProof/>
              </w:rPr>
              <w:t>Slide 11: Thank yo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9900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10FE4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9D3F62" w14:textId="2C78B527" w:rsidR="00622098" w:rsidRDefault="00622098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5990031" w:history="1">
            <w:r w:rsidRPr="006025C6">
              <w:rPr>
                <w:rStyle w:val="Hyperlink"/>
                <w:noProof/>
              </w:rPr>
              <w:t>Reference Li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9900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10FE4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6D5B25" w14:textId="0D9580D3" w:rsidR="005462DF" w:rsidRDefault="005462DF">
          <w:r>
            <w:rPr>
              <w:b/>
              <w:bCs/>
              <w:noProof/>
            </w:rPr>
            <w:fldChar w:fldCharType="end"/>
          </w:r>
        </w:p>
      </w:sdtContent>
    </w:sdt>
    <w:p w14:paraId="469517BB" w14:textId="60BC3048" w:rsidR="00160872" w:rsidRDefault="005462DF" w:rsidP="00160872">
      <w:r>
        <w:br w:type="page"/>
      </w:r>
    </w:p>
    <w:p w14:paraId="23291F96" w14:textId="297C0067" w:rsidR="00AB083A" w:rsidRDefault="00AB083A" w:rsidP="00AB083A">
      <w:pPr>
        <w:pStyle w:val="Heading1"/>
      </w:pPr>
      <w:bookmarkStart w:id="0" w:name="_Toc85990018"/>
      <w:r>
        <w:lastRenderedPageBreak/>
        <w:t>Introduction</w:t>
      </w:r>
      <w:bookmarkEnd w:id="0"/>
    </w:p>
    <w:p w14:paraId="0208D325" w14:textId="0A802B9F" w:rsidR="00716E2A" w:rsidRDefault="00E26999" w:rsidP="00AB083A">
      <w:r>
        <w:t xml:space="preserve">For </w:t>
      </w:r>
      <w:r w:rsidR="007F5CAD">
        <w:t xml:space="preserve">this assignment we were asked to </w:t>
      </w:r>
      <w:r w:rsidR="00CC262E">
        <w:t xml:space="preserve">present </w:t>
      </w:r>
      <w:r w:rsidR="001F054B">
        <w:t xml:space="preserve">on the question: “Do we have to worry about security when we move our data to the Microsoft Azure platform?”. The presentation should be between 5 and 7 minutes long. </w:t>
      </w:r>
    </w:p>
    <w:p w14:paraId="721630E0" w14:textId="57ABEB25" w:rsidR="001F054B" w:rsidRDefault="001F054B" w:rsidP="00AB083A">
      <w:r>
        <w:t>Topics that will be discussed:</w:t>
      </w:r>
    </w:p>
    <w:p w14:paraId="7968D6F0" w14:textId="6CD3C4D3" w:rsidR="001F054B" w:rsidRDefault="001F054B" w:rsidP="001F054B">
      <w:pPr>
        <w:pStyle w:val="ListParagraph"/>
        <w:numPr>
          <w:ilvl w:val="0"/>
          <w:numId w:val="2"/>
        </w:numPr>
      </w:pPr>
      <w:r>
        <w:t>What is Microsoft Azure?</w:t>
      </w:r>
      <w:r w:rsidR="0015022F">
        <w:t xml:space="preserve"> </w:t>
      </w:r>
      <w:r w:rsidR="00D11741">
        <w:fldChar w:fldCharType="begin"/>
      </w:r>
      <w:r w:rsidR="00D11741">
        <w:instrText xml:space="preserve"> ADDIN EN.CITE &lt;EndNote&gt;&lt;Cite&gt;&lt;Author&gt;Azure&lt;/Author&gt;&lt;Year&gt;2021&lt;/Year&gt;&lt;RecNum&gt;210&lt;/RecNum&gt;&lt;DisplayText&gt;(Azure, 2021)&lt;/DisplayText&gt;&lt;record&gt;&lt;rec-number&gt;210&lt;/rec-number&gt;&lt;foreign-keys&gt;&lt;key app="EN" db-id="525d9sr0qsvde5evfr0ps52ifpp52v555xtd" timestamp="1634646671"&gt;210&lt;/key&gt;&lt;/foreign-keys&gt;&lt;ref-type name="Journal Article"&gt;17&lt;/ref-type&gt;&lt;contributors&gt;&lt;authors&gt;&lt;author&gt;Azure&lt;/author&gt;&lt;/authors&gt;&lt;/contributors&gt;&lt;titles&gt;&lt;title&gt;What is Azure?&lt;/title&gt;&lt;/titles&gt;&lt;dates&gt;&lt;year&gt;2021&lt;/year&gt;&lt;/dates&gt;&lt;urls&gt;&lt;related-urls&gt;&lt;url&gt;https://azure.microsoft.com/en-us/overview/what-is-azure/&lt;/url&gt;&lt;/related-urls&gt;&lt;/urls&gt;&lt;/record&gt;&lt;/Cite&gt;&lt;/EndNote&gt;</w:instrText>
      </w:r>
      <w:r w:rsidR="00D11741">
        <w:fldChar w:fldCharType="separate"/>
      </w:r>
      <w:r w:rsidR="00D11741">
        <w:rPr>
          <w:noProof/>
        </w:rPr>
        <w:t>(Azure, 2021)</w:t>
      </w:r>
      <w:r w:rsidR="00D11741">
        <w:fldChar w:fldCharType="end"/>
      </w:r>
      <w:r w:rsidR="00D11741">
        <w:t xml:space="preserve"> and </w:t>
      </w:r>
      <w:r w:rsidR="00D11741">
        <w:fldChar w:fldCharType="begin"/>
      </w:r>
      <w:r w:rsidR="00D11741">
        <w:instrText xml:space="preserve"> ADDIN EN.CITE &lt;EndNote&gt;&lt;Cite&gt;&lt;Author&gt;Acronis&lt;/Author&gt;&lt;Year&gt;2021&lt;/Year&gt;&lt;RecNum&gt;211&lt;/RecNum&gt;&lt;DisplayText&gt;(Acronis, 2021)&lt;/DisplayText&gt;&lt;record&gt;&lt;rec-number&gt;211&lt;/rec-number&gt;&lt;foreign-keys&gt;&lt;key app="EN" db-id="525d9sr0qsvde5evfr0ps52ifpp52v555xtd" timestamp="1634646742"&gt;211&lt;/key&gt;&lt;/foreign-keys&gt;&lt;ref-type name="Journal Article"&gt;17&lt;/ref-type&gt;&lt;contributors&gt;&lt;authors&gt;&lt;author&gt;Acronis&lt;/author&gt;&lt;/authors&gt;&lt;/contributors&gt;&lt;titles&gt;&lt;title&gt;What is Azure - A Complete Guide&lt;/title&gt;&lt;/titles&gt;&lt;dates&gt;&lt;year&gt;2021&lt;/year&gt;&lt;/dates&gt;&lt;urls&gt;&lt;related-urls&gt;&lt;url&gt;https://www.acronis.com/en-us/articles/what-is-microsoft-azure/&lt;/url&gt;&lt;/related-urls&gt;&lt;/urls&gt;&lt;/record&gt;&lt;/Cite&gt;&lt;/EndNote&gt;</w:instrText>
      </w:r>
      <w:r w:rsidR="00D11741">
        <w:fldChar w:fldCharType="separate"/>
      </w:r>
      <w:r w:rsidR="00D11741">
        <w:rPr>
          <w:noProof/>
        </w:rPr>
        <w:t>(Acronis, 2021)</w:t>
      </w:r>
      <w:r w:rsidR="00D11741">
        <w:fldChar w:fldCharType="end"/>
      </w:r>
    </w:p>
    <w:p w14:paraId="05F5F1A0" w14:textId="7C54A1D9" w:rsidR="001F054B" w:rsidRDefault="001F054B" w:rsidP="001F054B">
      <w:pPr>
        <w:pStyle w:val="ListParagraph"/>
        <w:numPr>
          <w:ilvl w:val="0"/>
          <w:numId w:val="2"/>
        </w:numPr>
      </w:pPr>
      <w:r>
        <w:t>Moving your data to Microsoft Azure</w:t>
      </w:r>
      <w:r w:rsidR="0015022F">
        <w:t xml:space="preserve"> </w:t>
      </w:r>
      <w:r w:rsidR="00F24A65">
        <w:fldChar w:fldCharType="begin"/>
      </w:r>
      <w:r w:rsidR="00F24A65">
        <w:instrText xml:space="preserve"> ADDIN EN.CITE &lt;EndNote&gt;&lt;Cite&gt;&lt;Author&gt;Azure&lt;/Author&gt;&lt;Year&gt;2020&lt;/Year&gt;&lt;RecNum&gt;209&lt;/RecNum&gt;&lt;DisplayText&gt;(Azure, 2020)&lt;/DisplayText&gt;&lt;record&gt;&lt;rec-number&gt;209&lt;/rec-number&gt;&lt;foreign-keys&gt;&lt;key app="EN" db-id="525d9sr0qsvde5evfr0ps52ifpp52v555xtd" timestamp="1634646618"&gt;209&lt;/key&gt;&lt;/foreign-keys&gt;&lt;ref-type name="Journal Article"&gt;17&lt;/ref-type&gt;&lt;contributors&gt;&lt;authors&gt;&lt;author&gt;Azure&lt;/author&gt;&lt;/authors&gt;&lt;/contributors&gt;&lt;titles&gt;&lt;title&gt;Move your sensitive data to Azure securely&lt;/title&gt;&lt;/titles&gt;&lt;dates&gt;&lt;year&gt;2020&lt;/year&gt;&lt;/dates&gt;&lt;urls&gt;&lt;related-urls&gt;&lt;url&gt;https://azure.microsoft.com/en-us/resources/move-your-sensitive-data-to-azure-securely-/&lt;/url&gt;&lt;/related-urls&gt;&lt;/urls&gt;&lt;/record&gt;&lt;/Cite&gt;&lt;/EndNote&gt;</w:instrText>
      </w:r>
      <w:r w:rsidR="00F24A65">
        <w:fldChar w:fldCharType="separate"/>
      </w:r>
      <w:r w:rsidR="00F24A65">
        <w:rPr>
          <w:noProof/>
        </w:rPr>
        <w:t>(Azure, 2020)</w:t>
      </w:r>
      <w:r w:rsidR="00F24A65">
        <w:fldChar w:fldCharType="end"/>
      </w:r>
    </w:p>
    <w:p w14:paraId="6D911924" w14:textId="683D6D59" w:rsidR="001F054B" w:rsidRDefault="001F054B" w:rsidP="001F054B">
      <w:pPr>
        <w:pStyle w:val="ListParagraph"/>
        <w:numPr>
          <w:ilvl w:val="0"/>
          <w:numId w:val="2"/>
        </w:numPr>
      </w:pPr>
      <w:r>
        <w:t>Cloud Migration Types</w:t>
      </w:r>
      <w:r w:rsidR="00D11741">
        <w:t xml:space="preserve"> </w:t>
      </w:r>
      <w:r w:rsidR="00D11741">
        <w:fldChar w:fldCharType="begin"/>
      </w:r>
      <w:r w:rsidR="00D11741">
        <w:instrText xml:space="preserve"> ADDIN EN.CITE &lt;EndNote&gt;&lt;Cite&gt;&lt;Author&gt;Mutune&lt;/Author&gt;&lt;Year&gt;2021&lt;/Year&gt;&lt;RecNum&gt;208&lt;/RecNum&gt;&lt;DisplayText&gt;(Mutune, 2021)&lt;/DisplayText&gt;&lt;record&gt;&lt;rec-number&gt;208&lt;/rec-number&gt;&lt;foreign-keys&gt;&lt;key app="EN" db-id="525d9sr0qsvde5evfr0ps52ifpp52v555xtd" timestamp="1634646553"&gt;208&lt;/key&gt;&lt;/foreign-keys&gt;&lt;ref-type name="Journal Article"&gt;17&lt;/ref-type&gt;&lt;contributors&gt;&lt;authors&gt;&lt;author&gt;George Mutune&lt;/author&gt;&lt;/authors&gt;&lt;/contributors&gt;&lt;titles&gt;&lt;title&gt;Cloud Migration Security Challenges and Mitigation Strategies&lt;/title&gt;&lt;/titles&gt;&lt;dates&gt;&lt;year&gt;2021&lt;/year&gt;&lt;/dates&gt;&lt;urls&gt;&lt;related-urls&gt;&lt;url&gt;https://cyberexperts.com/cloud-migration-security-challenges-and-mitigation-strategies/#:~:text=In%20addition%20to%20security%20concerns%2C%20the%20availability%20of,data%20protection%20and%20applications%20during%20the%20transfer%20process.&lt;/url&gt;&lt;/related-urls&gt;&lt;/urls&gt;&lt;/record&gt;&lt;/Cite&gt;&lt;/EndNote&gt;</w:instrText>
      </w:r>
      <w:r w:rsidR="00D11741">
        <w:fldChar w:fldCharType="separate"/>
      </w:r>
      <w:r w:rsidR="00D11741">
        <w:rPr>
          <w:noProof/>
        </w:rPr>
        <w:t>(Mutune, 2021)</w:t>
      </w:r>
      <w:r w:rsidR="00D11741">
        <w:fldChar w:fldCharType="end"/>
      </w:r>
    </w:p>
    <w:p w14:paraId="276CA546" w14:textId="1CC6A51A" w:rsidR="001F054B" w:rsidRDefault="001F054B" w:rsidP="001F054B">
      <w:pPr>
        <w:pStyle w:val="ListParagraph"/>
        <w:numPr>
          <w:ilvl w:val="0"/>
          <w:numId w:val="2"/>
        </w:numPr>
      </w:pPr>
      <w:r>
        <w:t>Security concerns</w:t>
      </w:r>
      <w:r w:rsidR="0015022F">
        <w:t xml:space="preserve"> </w:t>
      </w:r>
      <w:r w:rsidR="00D11741">
        <w:fldChar w:fldCharType="begin"/>
      </w:r>
      <w:r w:rsidR="00D11741">
        <w:instrText xml:space="preserve"> ADDIN EN.CITE &lt;EndNote&gt;&lt;Cite&gt;&lt;Author&gt;Mutune&lt;/Author&gt;&lt;Year&gt;2021&lt;/Year&gt;&lt;RecNum&gt;208&lt;/RecNum&gt;&lt;DisplayText&gt;(Mutune, 2021)&lt;/DisplayText&gt;&lt;record&gt;&lt;rec-number&gt;208&lt;/rec-number&gt;&lt;foreign-keys&gt;&lt;key app="EN" db-id="525d9sr0qsvde5evfr0ps52ifpp52v555xtd" timestamp="1634646553"&gt;208&lt;/key&gt;&lt;/foreign-keys&gt;&lt;ref-type name="Journal Article"&gt;17&lt;/ref-type&gt;&lt;contributors&gt;&lt;authors&gt;&lt;author&gt;George Mutune&lt;/author&gt;&lt;/authors&gt;&lt;/contributors&gt;&lt;titles&gt;&lt;title&gt;Cloud Migration Security Challenges and Mitigation Strategies&lt;/title&gt;&lt;/titles&gt;&lt;dates&gt;&lt;year&gt;2021&lt;/year&gt;&lt;/dates&gt;&lt;urls&gt;&lt;related-urls&gt;&lt;url&gt;https://cyberexperts.com/cloud-migration-security-challenges-and-mitigation-strategies/#:~:text=In%20addition%20to%20security%20concerns%2C%20the%20availability%20of,data%20protection%20and%20applications%20during%20the%20transfer%20process.&lt;/url&gt;&lt;/related-urls&gt;&lt;/urls&gt;&lt;/record&gt;&lt;/Cite&gt;&lt;/EndNote&gt;</w:instrText>
      </w:r>
      <w:r w:rsidR="00D11741">
        <w:fldChar w:fldCharType="separate"/>
      </w:r>
      <w:r w:rsidR="00D11741">
        <w:rPr>
          <w:noProof/>
        </w:rPr>
        <w:t>(Mutune, 2021)</w:t>
      </w:r>
      <w:r w:rsidR="00D11741">
        <w:fldChar w:fldCharType="end"/>
      </w:r>
    </w:p>
    <w:p w14:paraId="21A748A1" w14:textId="405F81DC" w:rsidR="001F054B" w:rsidRDefault="001F054B" w:rsidP="00AB083A">
      <w:pPr>
        <w:pStyle w:val="ListParagraph"/>
        <w:numPr>
          <w:ilvl w:val="0"/>
          <w:numId w:val="2"/>
        </w:numPr>
      </w:pPr>
      <w:r>
        <w:t>Do you need to worry?</w:t>
      </w:r>
      <w:r w:rsidR="00D11741">
        <w:t xml:space="preserve"> </w:t>
      </w:r>
      <w:r w:rsidR="00D11741">
        <w:fldChar w:fldCharType="begin"/>
      </w:r>
      <w:r w:rsidR="00D11741">
        <w:instrText xml:space="preserve"> ADDIN EN.CITE &lt;EndNote&gt;&lt;Cite&gt;&lt;Author&gt;Fear&lt;/Author&gt;&lt;Year&gt;2020&lt;/Year&gt;&lt;RecNum&gt;212&lt;/RecNum&gt;&lt;DisplayText&gt;(Fear, 2020)&lt;/DisplayText&gt;&lt;record&gt;&lt;rec-number&gt;212&lt;/rec-number&gt;&lt;foreign-keys&gt;&lt;key app="EN" db-id="525d9sr0qsvde5evfr0ps52ifpp52v555xtd" timestamp="1634646890"&gt;212&lt;/key&gt;&lt;/foreign-keys&gt;&lt;ref-type name="Journal Article"&gt;17&lt;/ref-type&gt;&lt;contributors&gt;&lt;authors&gt;&lt;author&gt;Terry Lan Fear&lt;/author&gt;&lt;/authors&gt;&lt;/contributors&gt;&lt;titles&gt;&lt;title&gt;Azure customer data protection&lt;/title&gt;&lt;/titles&gt;&lt;dates&gt;&lt;year&gt;2020&lt;/year&gt;&lt;/dates&gt;&lt;urls&gt;&lt;related-urls&gt;&lt;url&gt;https://docs.microsoft.com/en-us/azure/security/fundamentals/protection-customer-data&lt;/url&gt;&lt;/related-urls&gt;&lt;/urls&gt;&lt;/record&gt;&lt;/Cite&gt;&lt;/EndNote&gt;</w:instrText>
      </w:r>
      <w:r w:rsidR="00D11741">
        <w:fldChar w:fldCharType="separate"/>
      </w:r>
      <w:r w:rsidR="00D11741">
        <w:rPr>
          <w:noProof/>
        </w:rPr>
        <w:t>(Fear, 2020)</w:t>
      </w:r>
      <w:r w:rsidR="00D11741">
        <w:fldChar w:fldCharType="end"/>
      </w:r>
    </w:p>
    <w:p w14:paraId="12DFE3F9" w14:textId="3384FC90" w:rsidR="008062E6" w:rsidRDefault="00CC262E" w:rsidP="008062E6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7A0BFFF9" wp14:editId="35CA78B1">
            <wp:extent cx="5722620" cy="322326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2620" cy="3223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718E19" w14:textId="77777777" w:rsidR="008062E6" w:rsidRDefault="008062E6" w:rsidP="00AB083A"/>
    <w:p w14:paraId="566661CE" w14:textId="706401D0" w:rsidR="00645E1C" w:rsidRDefault="00645E1C" w:rsidP="00AB083A">
      <w:r>
        <w:t xml:space="preserve">The </w:t>
      </w:r>
      <w:r w:rsidR="001F054B">
        <w:t>presentation and video of presenting</w:t>
      </w:r>
      <w:r>
        <w:t xml:space="preserve"> will be attached in the same zip file as this document.</w:t>
      </w:r>
    </w:p>
    <w:p w14:paraId="47A67163" w14:textId="1CA03028" w:rsidR="00E83352" w:rsidRDefault="00E82F77" w:rsidP="00E82F77">
      <w:pPr>
        <w:pStyle w:val="Heading1"/>
      </w:pPr>
      <w:bookmarkStart w:id="1" w:name="_Toc85990019"/>
      <w:r>
        <w:t>My notes for presenting:</w:t>
      </w:r>
      <w:bookmarkEnd w:id="1"/>
    </w:p>
    <w:p w14:paraId="486422E8" w14:textId="3563BB78" w:rsidR="00E82F77" w:rsidRDefault="008C6F2F" w:rsidP="008C6F2F">
      <w:pPr>
        <w:pStyle w:val="Heading2"/>
      </w:pPr>
      <w:bookmarkStart w:id="2" w:name="_Toc85990020"/>
      <w:r>
        <w:t>Slide 1: Introduction</w:t>
      </w:r>
      <w:bookmarkEnd w:id="2"/>
    </w:p>
    <w:p w14:paraId="4E1BAD6E" w14:textId="27A79D57" w:rsidR="008C6F2F" w:rsidRDefault="008C6F2F" w:rsidP="008C6F2F">
      <w:r>
        <w:t>Hi, my name is Enrico, this is study unit 7 of ITRI 623.</w:t>
      </w:r>
    </w:p>
    <w:p w14:paraId="6C420B7A" w14:textId="2D07199C" w:rsidR="008C6F2F" w:rsidRDefault="008C6F2F" w:rsidP="008C6F2F">
      <w:pPr>
        <w:pStyle w:val="Heading2"/>
      </w:pPr>
      <w:bookmarkStart w:id="3" w:name="_Toc85990021"/>
      <w:r>
        <w:t>Slide 2: Layout</w:t>
      </w:r>
      <w:bookmarkEnd w:id="3"/>
    </w:p>
    <w:p w14:paraId="046E4B3E" w14:textId="7E2DBC91" w:rsidR="008C6F2F" w:rsidRDefault="008C6F2F" w:rsidP="008C6F2F">
      <w:pPr>
        <w:pStyle w:val="ListParagraph"/>
        <w:numPr>
          <w:ilvl w:val="0"/>
          <w:numId w:val="3"/>
        </w:numPr>
      </w:pPr>
      <w:r>
        <w:t>First is What is Microsoft Azure</w:t>
      </w:r>
    </w:p>
    <w:p w14:paraId="3BA80E4C" w14:textId="11B3B00E" w:rsidR="008C6F2F" w:rsidRDefault="008C6F2F" w:rsidP="008C6F2F">
      <w:pPr>
        <w:pStyle w:val="ListParagraph"/>
        <w:numPr>
          <w:ilvl w:val="0"/>
          <w:numId w:val="3"/>
        </w:numPr>
      </w:pPr>
      <w:r>
        <w:t>Moving data to Azure</w:t>
      </w:r>
    </w:p>
    <w:p w14:paraId="3575B5F8" w14:textId="12EADB2A" w:rsidR="008C6F2F" w:rsidRDefault="008C6F2F" w:rsidP="008C6F2F">
      <w:pPr>
        <w:pStyle w:val="ListParagraph"/>
        <w:numPr>
          <w:ilvl w:val="0"/>
          <w:numId w:val="3"/>
        </w:numPr>
      </w:pPr>
      <w:r>
        <w:t>Cloud migration types</w:t>
      </w:r>
    </w:p>
    <w:p w14:paraId="56E68DF5" w14:textId="06AF632A" w:rsidR="008C6F2F" w:rsidRDefault="008C6F2F" w:rsidP="008C6F2F">
      <w:pPr>
        <w:pStyle w:val="ListParagraph"/>
        <w:numPr>
          <w:ilvl w:val="0"/>
          <w:numId w:val="3"/>
        </w:numPr>
      </w:pPr>
      <w:r>
        <w:t>Security concerns</w:t>
      </w:r>
    </w:p>
    <w:p w14:paraId="117BE374" w14:textId="08F3F9D3" w:rsidR="008C6F2F" w:rsidRDefault="008C6F2F" w:rsidP="008C6F2F">
      <w:pPr>
        <w:pStyle w:val="ListParagraph"/>
        <w:numPr>
          <w:ilvl w:val="0"/>
          <w:numId w:val="3"/>
        </w:numPr>
      </w:pPr>
      <w:r>
        <w:t>And do you need to worry</w:t>
      </w:r>
    </w:p>
    <w:p w14:paraId="12C3D5D1" w14:textId="5452A7C9" w:rsidR="008C6F2F" w:rsidRDefault="008C6F2F" w:rsidP="008C6F2F">
      <w:pPr>
        <w:pStyle w:val="Heading2"/>
      </w:pPr>
      <w:bookmarkStart w:id="4" w:name="_Toc85990022"/>
      <w:r>
        <w:t>Slide 3: What is Microsoft Azure?</w:t>
      </w:r>
      <w:bookmarkEnd w:id="4"/>
    </w:p>
    <w:p w14:paraId="01FBB745" w14:textId="1C20436A" w:rsidR="008C6F2F" w:rsidRDefault="008C6F2F" w:rsidP="008C6F2F">
      <w:pPr>
        <w:pStyle w:val="ListParagraph"/>
        <w:numPr>
          <w:ilvl w:val="0"/>
          <w:numId w:val="4"/>
        </w:numPr>
      </w:pPr>
      <w:r>
        <w:t xml:space="preserve">200 products </w:t>
      </w:r>
      <w:r w:rsidR="007B73DD">
        <w:t>and cloud services</w:t>
      </w:r>
    </w:p>
    <w:p w14:paraId="1CC7014B" w14:textId="74EDC9F1" w:rsidR="007B73DD" w:rsidRDefault="007B73DD" w:rsidP="008C6F2F">
      <w:pPr>
        <w:pStyle w:val="ListParagraph"/>
        <w:numPr>
          <w:ilvl w:val="0"/>
          <w:numId w:val="4"/>
        </w:numPr>
      </w:pPr>
      <w:r>
        <w:lastRenderedPageBreak/>
        <w:t>Bring more solutions to life</w:t>
      </w:r>
    </w:p>
    <w:p w14:paraId="61692081" w14:textId="45504032" w:rsidR="007B73DD" w:rsidRDefault="007B73DD" w:rsidP="008C6F2F">
      <w:pPr>
        <w:pStyle w:val="ListParagraph"/>
        <w:numPr>
          <w:ilvl w:val="0"/>
          <w:numId w:val="4"/>
        </w:numPr>
      </w:pPr>
      <w:r>
        <w:t>The capability to manage your applications on the cloud</w:t>
      </w:r>
    </w:p>
    <w:p w14:paraId="32BB9FCC" w14:textId="4931412A" w:rsidR="007B73DD" w:rsidRDefault="007B73DD" w:rsidP="008C6F2F">
      <w:pPr>
        <w:pStyle w:val="ListParagraph"/>
        <w:numPr>
          <w:ilvl w:val="0"/>
          <w:numId w:val="4"/>
        </w:numPr>
      </w:pPr>
      <w:r>
        <w:t>Trust in the cloud</w:t>
      </w:r>
    </w:p>
    <w:p w14:paraId="019DC6E5" w14:textId="46A9482C" w:rsidR="007B73DD" w:rsidRDefault="007B73DD" w:rsidP="007B73DD">
      <w:pPr>
        <w:pStyle w:val="Heading2"/>
      </w:pPr>
      <w:bookmarkStart w:id="5" w:name="_Toc85990023"/>
      <w:r>
        <w:t>Slide 4: Cloud platforms</w:t>
      </w:r>
      <w:bookmarkEnd w:id="5"/>
    </w:p>
    <w:p w14:paraId="6742AD61" w14:textId="496CD704" w:rsidR="007B73DD" w:rsidRDefault="007B73DD" w:rsidP="007B73DD">
      <w:pPr>
        <w:pStyle w:val="ListParagraph"/>
        <w:numPr>
          <w:ilvl w:val="0"/>
          <w:numId w:val="5"/>
        </w:numPr>
      </w:pPr>
      <w:r>
        <w:t>Azure 28%</w:t>
      </w:r>
    </w:p>
    <w:p w14:paraId="6F819F39" w14:textId="2998FFC9" w:rsidR="007B73DD" w:rsidRDefault="007B73DD" w:rsidP="007B73DD">
      <w:pPr>
        <w:pStyle w:val="ListParagraph"/>
        <w:numPr>
          <w:ilvl w:val="0"/>
          <w:numId w:val="5"/>
        </w:numPr>
      </w:pPr>
      <w:r>
        <w:t>Amazon Web Service 22%</w:t>
      </w:r>
    </w:p>
    <w:p w14:paraId="6D998D52" w14:textId="010D309C" w:rsidR="007B73DD" w:rsidRDefault="007B73DD" w:rsidP="007B73DD">
      <w:pPr>
        <w:pStyle w:val="ListParagraph"/>
        <w:numPr>
          <w:ilvl w:val="0"/>
          <w:numId w:val="5"/>
        </w:numPr>
      </w:pPr>
      <w:r>
        <w:t>Google 15%</w:t>
      </w:r>
    </w:p>
    <w:p w14:paraId="29F7CCC1" w14:textId="720E8FD5" w:rsidR="007B73DD" w:rsidRDefault="007B73DD" w:rsidP="007B73DD">
      <w:pPr>
        <w:pStyle w:val="ListParagraph"/>
        <w:numPr>
          <w:ilvl w:val="0"/>
          <w:numId w:val="5"/>
        </w:numPr>
      </w:pPr>
      <w:r>
        <w:t>IBM Cloud 10%</w:t>
      </w:r>
    </w:p>
    <w:p w14:paraId="33B0E34E" w14:textId="5665397F" w:rsidR="007B73DD" w:rsidRDefault="007B73DD" w:rsidP="007B73DD">
      <w:pPr>
        <w:pStyle w:val="Heading2"/>
      </w:pPr>
      <w:bookmarkStart w:id="6" w:name="_Toc85990024"/>
      <w:r>
        <w:t>Slide 5: Moving data to Azure</w:t>
      </w:r>
      <w:bookmarkEnd w:id="6"/>
    </w:p>
    <w:p w14:paraId="045BB28E" w14:textId="575EB847" w:rsidR="007B73DD" w:rsidRDefault="00DD0A43" w:rsidP="00DD0A43">
      <w:pPr>
        <w:pStyle w:val="ListParagraph"/>
        <w:numPr>
          <w:ilvl w:val="0"/>
          <w:numId w:val="6"/>
        </w:numPr>
      </w:pPr>
      <w:r>
        <w:t>Make use of encryption</w:t>
      </w:r>
    </w:p>
    <w:p w14:paraId="67D057E1" w14:textId="3A3236D4" w:rsidR="00DD0A43" w:rsidRDefault="00DD0A43" w:rsidP="00DD0A43">
      <w:pPr>
        <w:pStyle w:val="ListParagraph"/>
        <w:numPr>
          <w:ilvl w:val="0"/>
          <w:numId w:val="6"/>
        </w:numPr>
      </w:pPr>
      <w:r>
        <w:t>Important to financial institutions that have sensitive data</w:t>
      </w:r>
    </w:p>
    <w:p w14:paraId="336E31EB" w14:textId="6EF7CEFB" w:rsidR="00DD0A43" w:rsidRDefault="00DD0A43" w:rsidP="00DD0A43">
      <w:pPr>
        <w:pStyle w:val="ListParagraph"/>
        <w:numPr>
          <w:ilvl w:val="0"/>
          <w:numId w:val="6"/>
        </w:numPr>
      </w:pPr>
      <w:r>
        <w:t>Secure during cloud migration</w:t>
      </w:r>
    </w:p>
    <w:p w14:paraId="33CC5FE8" w14:textId="5C75202F" w:rsidR="00DD0A43" w:rsidRDefault="00DD0A43" w:rsidP="00DD0A43">
      <w:pPr>
        <w:pStyle w:val="ListParagraph"/>
        <w:numPr>
          <w:ilvl w:val="0"/>
          <w:numId w:val="6"/>
        </w:numPr>
      </w:pPr>
      <w:r>
        <w:t>Protect during transit, at rest and in use</w:t>
      </w:r>
    </w:p>
    <w:p w14:paraId="14609241" w14:textId="0FC2C3A0" w:rsidR="00DD0A43" w:rsidRDefault="00DD0A43" w:rsidP="00DD0A43">
      <w:pPr>
        <w:pStyle w:val="ListParagraph"/>
        <w:numPr>
          <w:ilvl w:val="0"/>
          <w:numId w:val="6"/>
        </w:numPr>
      </w:pPr>
      <w:r>
        <w:t>Evolving economy more data driven</w:t>
      </w:r>
    </w:p>
    <w:p w14:paraId="3DD77D8F" w14:textId="6205838E" w:rsidR="00DD0A43" w:rsidRDefault="00DD0A43" w:rsidP="00DD0A43">
      <w:pPr>
        <w:pStyle w:val="ListParagraph"/>
        <w:numPr>
          <w:ilvl w:val="0"/>
          <w:numId w:val="6"/>
        </w:numPr>
      </w:pPr>
      <w:r>
        <w:t>Capital markets, banking, and insurance trust azure</w:t>
      </w:r>
    </w:p>
    <w:p w14:paraId="0894C70A" w14:textId="71B5A7F0" w:rsidR="00DD0A43" w:rsidRDefault="00DD0A43" w:rsidP="00DD0A43">
      <w:pPr>
        <w:pStyle w:val="ListParagraph"/>
        <w:numPr>
          <w:ilvl w:val="0"/>
          <w:numId w:val="6"/>
        </w:numPr>
      </w:pPr>
      <w:r>
        <w:t>Right set of tools to secure your data</w:t>
      </w:r>
    </w:p>
    <w:p w14:paraId="60F8858A" w14:textId="214364A8" w:rsidR="00DD0A43" w:rsidRDefault="00DD0A43" w:rsidP="00DD0A43">
      <w:pPr>
        <w:pStyle w:val="Heading2"/>
      </w:pPr>
      <w:bookmarkStart w:id="7" w:name="_Toc85990025"/>
      <w:r>
        <w:t>Slide 6: Cloud Migration Types</w:t>
      </w:r>
      <w:bookmarkEnd w:id="7"/>
    </w:p>
    <w:p w14:paraId="31794E5C" w14:textId="0E29B570" w:rsidR="00DD0A43" w:rsidRPr="00DD0A43" w:rsidRDefault="00DD0A43" w:rsidP="00DD0A43">
      <w:pPr>
        <w:pStyle w:val="ListParagraph"/>
        <w:numPr>
          <w:ilvl w:val="0"/>
          <w:numId w:val="7"/>
        </w:numPr>
        <w:rPr>
          <w:b/>
          <w:bCs/>
        </w:rPr>
      </w:pPr>
      <w:r w:rsidRPr="00DD0A43">
        <w:rPr>
          <w:b/>
          <w:bCs/>
        </w:rPr>
        <w:t>On-premises</w:t>
      </w:r>
    </w:p>
    <w:p w14:paraId="5092E2DE" w14:textId="71224062" w:rsidR="00DD0A43" w:rsidRDefault="00DD0A43" w:rsidP="00DD0A43">
      <w:pPr>
        <w:pStyle w:val="ListParagraph"/>
        <w:numPr>
          <w:ilvl w:val="0"/>
          <w:numId w:val="7"/>
        </w:numPr>
      </w:pPr>
      <w:r>
        <w:t>From local to the cloud</w:t>
      </w:r>
    </w:p>
    <w:p w14:paraId="4A0CE05E" w14:textId="0969EF38" w:rsidR="00DD0A43" w:rsidRPr="00DD0A43" w:rsidRDefault="00DD0A43" w:rsidP="00DD0A43">
      <w:pPr>
        <w:pStyle w:val="ListParagraph"/>
        <w:numPr>
          <w:ilvl w:val="0"/>
          <w:numId w:val="7"/>
        </w:numPr>
        <w:rPr>
          <w:b/>
          <w:bCs/>
        </w:rPr>
      </w:pPr>
      <w:r w:rsidRPr="00DD0A43">
        <w:rPr>
          <w:b/>
          <w:bCs/>
        </w:rPr>
        <w:t>Cloud-to-cloud</w:t>
      </w:r>
    </w:p>
    <w:p w14:paraId="400AFF33" w14:textId="77C70416" w:rsidR="00DD0A43" w:rsidRDefault="00E06DB8" w:rsidP="00DD0A43">
      <w:pPr>
        <w:pStyle w:val="ListParagraph"/>
        <w:numPr>
          <w:ilvl w:val="0"/>
          <w:numId w:val="7"/>
        </w:numPr>
      </w:pPr>
      <w:r>
        <w:t>From one cloud to the other, but is very expensive</w:t>
      </w:r>
    </w:p>
    <w:p w14:paraId="28F4A8E5" w14:textId="7A2F863D" w:rsidR="00E06DB8" w:rsidRDefault="00E06DB8" w:rsidP="00DD0A43">
      <w:pPr>
        <w:pStyle w:val="ListParagraph"/>
        <w:numPr>
          <w:ilvl w:val="0"/>
          <w:numId w:val="7"/>
        </w:numPr>
        <w:rPr>
          <w:b/>
          <w:bCs/>
        </w:rPr>
      </w:pPr>
      <w:r w:rsidRPr="00E06DB8">
        <w:rPr>
          <w:b/>
          <w:bCs/>
        </w:rPr>
        <w:t>Reverse cloud</w:t>
      </w:r>
    </w:p>
    <w:p w14:paraId="0C3DC87A" w14:textId="77410ABA" w:rsidR="00E06DB8" w:rsidRDefault="00E06DB8" w:rsidP="00DD0A43">
      <w:pPr>
        <w:pStyle w:val="ListParagraph"/>
        <w:numPr>
          <w:ilvl w:val="0"/>
          <w:numId w:val="7"/>
        </w:numPr>
        <w:rPr>
          <w:b/>
          <w:bCs/>
        </w:rPr>
      </w:pPr>
      <w:r>
        <w:rPr>
          <w:b/>
          <w:bCs/>
        </w:rPr>
        <w:t>Off the cloud to local IT environment</w:t>
      </w:r>
    </w:p>
    <w:p w14:paraId="6B2347A3" w14:textId="77777777" w:rsidR="00E06DB8" w:rsidRDefault="00E06DB8" w:rsidP="00E06DB8">
      <w:pPr>
        <w:pStyle w:val="Heading2"/>
      </w:pPr>
      <w:bookmarkStart w:id="8" w:name="_Toc85990026"/>
      <w:r>
        <w:t>Slide 7: Security Concerns</w:t>
      </w:r>
      <w:bookmarkEnd w:id="8"/>
    </w:p>
    <w:p w14:paraId="154572DD" w14:textId="1F2C38E3" w:rsidR="00E06DB8" w:rsidRDefault="00E06DB8" w:rsidP="00E06DB8">
      <w:pPr>
        <w:pStyle w:val="ListParagraph"/>
        <w:numPr>
          <w:ilvl w:val="0"/>
          <w:numId w:val="10"/>
        </w:numPr>
      </w:pPr>
      <w:r>
        <w:t>Data exposure during migration process</w:t>
      </w:r>
    </w:p>
    <w:p w14:paraId="7E8F10E9" w14:textId="578E999B" w:rsidR="00E06DB8" w:rsidRDefault="00E06DB8" w:rsidP="00E06DB8">
      <w:pPr>
        <w:pStyle w:val="ListParagraph"/>
        <w:numPr>
          <w:ilvl w:val="0"/>
          <w:numId w:val="10"/>
        </w:numPr>
      </w:pPr>
      <w:r>
        <w:t>Target insiders to steal in the cloud storage</w:t>
      </w:r>
    </w:p>
    <w:p w14:paraId="14A7A51B" w14:textId="6F5FD197" w:rsidR="00E06DB8" w:rsidRDefault="00E06DB8" w:rsidP="00E06DB8">
      <w:pPr>
        <w:pStyle w:val="ListParagraph"/>
        <w:numPr>
          <w:ilvl w:val="0"/>
          <w:numId w:val="10"/>
        </w:numPr>
      </w:pPr>
      <w:r>
        <w:t>Misconfiguration grant the wrong people permission</w:t>
      </w:r>
    </w:p>
    <w:p w14:paraId="69322EF3" w14:textId="1B7375C9" w:rsidR="00E06DB8" w:rsidRDefault="00E06DB8" w:rsidP="00E06DB8">
      <w:pPr>
        <w:pStyle w:val="ListParagraph"/>
        <w:numPr>
          <w:ilvl w:val="0"/>
          <w:numId w:val="10"/>
        </w:numPr>
      </w:pPr>
      <w:r>
        <w:t>Insider’s threat employees make mistakes</w:t>
      </w:r>
    </w:p>
    <w:p w14:paraId="377A72AB" w14:textId="79F5F7F0" w:rsidR="00E06DB8" w:rsidRDefault="00E06DB8" w:rsidP="00E06DB8">
      <w:pPr>
        <w:pStyle w:val="ListParagraph"/>
        <w:numPr>
          <w:ilvl w:val="0"/>
          <w:numId w:val="10"/>
        </w:numPr>
      </w:pPr>
      <w:r>
        <w:t>Unintendedly share files that are confident</w:t>
      </w:r>
    </w:p>
    <w:p w14:paraId="6C359ADC" w14:textId="6AF7DA0B" w:rsidR="00E06DB8" w:rsidRDefault="00E06DB8" w:rsidP="00E06DB8">
      <w:pPr>
        <w:pStyle w:val="Heading2"/>
      </w:pPr>
      <w:bookmarkStart w:id="9" w:name="_Toc85990027"/>
      <w:r>
        <w:t>Slide 8: More security concerns</w:t>
      </w:r>
      <w:bookmarkEnd w:id="9"/>
    </w:p>
    <w:p w14:paraId="4174C3BE" w14:textId="17695478" w:rsidR="00E06DB8" w:rsidRDefault="007308CA" w:rsidP="00E06DB8">
      <w:pPr>
        <w:pStyle w:val="ListParagraph"/>
        <w:numPr>
          <w:ilvl w:val="0"/>
          <w:numId w:val="11"/>
        </w:numPr>
      </w:pPr>
      <w:r>
        <w:t>Lack of resources</w:t>
      </w:r>
    </w:p>
    <w:p w14:paraId="3EDA3492" w14:textId="2DC552EC" w:rsidR="007308CA" w:rsidRDefault="007308CA" w:rsidP="00E06DB8">
      <w:pPr>
        <w:pStyle w:val="ListParagraph"/>
        <w:numPr>
          <w:ilvl w:val="0"/>
          <w:numId w:val="11"/>
        </w:numPr>
      </w:pPr>
      <w:r>
        <w:t>Budget required to buy the tools</w:t>
      </w:r>
    </w:p>
    <w:p w14:paraId="060B0061" w14:textId="5E227E02" w:rsidR="007308CA" w:rsidRDefault="007308CA" w:rsidP="00E06DB8">
      <w:pPr>
        <w:pStyle w:val="ListParagraph"/>
        <w:numPr>
          <w:ilvl w:val="0"/>
          <w:numId w:val="11"/>
        </w:numPr>
      </w:pPr>
      <w:r>
        <w:t>Demand skilled workforce</w:t>
      </w:r>
    </w:p>
    <w:p w14:paraId="6C48EA77" w14:textId="7E189CEA" w:rsidR="007308CA" w:rsidRDefault="007308CA" w:rsidP="00E06DB8">
      <w:pPr>
        <w:pStyle w:val="ListParagraph"/>
        <w:numPr>
          <w:ilvl w:val="0"/>
          <w:numId w:val="11"/>
        </w:numPr>
      </w:pPr>
      <w:r>
        <w:t xml:space="preserve">Regularity compliance </w:t>
      </w:r>
    </w:p>
    <w:p w14:paraId="1148C408" w14:textId="39124DB1" w:rsidR="007308CA" w:rsidRDefault="007308CA" w:rsidP="00E06DB8">
      <w:pPr>
        <w:pStyle w:val="ListParagraph"/>
        <w:numPr>
          <w:ilvl w:val="0"/>
          <w:numId w:val="11"/>
        </w:numPr>
      </w:pPr>
      <w:r>
        <w:t>Changes to applications</w:t>
      </w:r>
    </w:p>
    <w:p w14:paraId="0E3B4297" w14:textId="630428F7" w:rsidR="007308CA" w:rsidRDefault="007308CA" w:rsidP="00E06DB8">
      <w:pPr>
        <w:pStyle w:val="ListParagraph"/>
        <w:numPr>
          <w:ilvl w:val="0"/>
          <w:numId w:val="11"/>
        </w:numPr>
      </w:pPr>
      <w:r>
        <w:t>Most fall behind to implement controls</w:t>
      </w:r>
    </w:p>
    <w:p w14:paraId="31A4802C" w14:textId="0B164835" w:rsidR="007308CA" w:rsidRDefault="007308CA" w:rsidP="00E06DB8">
      <w:pPr>
        <w:pStyle w:val="ListParagraph"/>
        <w:numPr>
          <w:ilvl w:val="0"/>
          <w:numId w:val="11"/>
        </w:numPr>
      </w:pPr>
      <w:r>
        <w:t>Shortcutting security</w:t>
      </w:r>
    </w:p>
    <w:p w14:paraId="70DCDA70" w14:textId="55F447E2" w:rsidR="007308CA" w:rsidRDefault="007308CA" w:rsidP="00E06DB8">
      <w:pPr>
        <w:pStyle w:val="ListParagraph"/>
        <w:numPr>
          <w:ilvl w:val="0"/>
          <w:numId w:val="11"/>
        </w:numPr>
      </w:pPr>
      <w:r>
        <w:t>As easy as clicking a link</w:t>
      </w:r>
    </w:p>
    <w:p w14:paraId="177679A7" w14:textId="568BFFF1" w:rsidR="007308CA" w:rsidRDefault="007308CA" w:rsidP="007308CA">
      <w:pPr>
        <w:pStyle w:val="Heading2"/>
      </w:pPr>
      <w:bookmarkStart w:id="10" w:name="_Toc85990028"/>
      <w:r>
        <w:t>Slide 9: Do you have to worry?</w:t>
      </w:r>
      <w:bookmarkEnd w:id="10"/>
    </w:p>
    <w:p w14:paraId="53E6B42A" w14:textId="5BDE1A31" w:rsidR="007308CA" w:rsidRDefault="007308CA" w:rsidP="007308CA">
      <w:pPr>
        <w:pStyle w:val="ListParagraph"/>
        <w:numPr>
          <w:ilvl w:val="0"/>
          <w:numId w:val="12"/>
        </w:numPr>
      </w:pPr>
      <w:r>
        <w:t>Between you, the customer and database provider</w:t>
      </w:r>
    </w:p>
    <w:p w14:paraId="729F9FF7" w14:textId="1D05A2FB" w:rsidR="007308CA" w:rsidRDefault="007308CA" w:rsidP="007308CA">
      <w:pPr>
        <w:pStyle w:val="ListParagraph"/>
        <w:numPr>
          <w:ilvl w:val="0"/>
          <w:numId w:val="12"/>
        </w:numPr>
      </w:pPr>
      <w:r>
        <w:t>All-access attempts are monitored</w:t>
      </w:r>
    </w:p>
    <w:p w14:paraId="7C4A4BA0" w14:textId="4DC70B48" w:rsidR="007308CA" w:rsidRDefault="007308CA" w:rsidP="007308CA">
      <w:pPr>
        <w:pStyle w:val="ListParagraph"/>
        <w:numPr>
          <w:ilvl w:val="0"/>
          <w:numId w:val="12"/>
        </w:numPr>
      </w:pPr>
      <w:r>
        <w:t>Customer data ownership</w:t>
      </w:r>
    </w:p>
    <w:p w14:paraId="6808A325" w14:textId="21E0022B" w:rsidR="007308CA" w:rsidRDefault="007308CA" w:rsidP="007308CA">
      <w:pPr>
        <w:pStyle w:val="ListParagraph"/>
        <w:numPr>
          <w:ilvl w:val="0"/>
          <w:numId w:val="12"/>
        </w:numPr>
      </w:pPr>
      <w:r>
        <w:lastRenderedPageBreak/>
        <w:t>Azure does not snoop through your data</w:t>
      </w:r>
    </w:p>
    <w:p w14:paraId="29BFE2C5" w14:textId="4411CD7F" w:rsidR="007308CA" w:rsidRDefault="007308CA" w:rsidP="007308CA">
      <w:pPr>
        <w:pStyle w:val="ListParagraph"/>
        <w:numPr>
          <w:ilvl w:val="0"/>
          <w:numId w:val="12"/>
        </w:numPr>
      </w:pPr>
      <w:r>
        <w:t>Or claim ownership</w:t>
      </w:r>
    </w:p>
    <w:p w14:paraId="7A056610" w14:textId="680E8AFE" w:rsidR="007308CA" w:rsidRDefault="007308CA" w:rsidP="007308CA">
      <w:pPr>
        <w:pStyle w:val="Heading2"/>
      </w:pPr>
      <w:bookmarkStart w:id="11" w:name="_Toc85990029"/>
      <w:r>
        <w:t>Slide 10: Azure security requirements</w:t>
      </w:r>
      <w:bookmarkEnd w:id="11"/>
    </w:p>
    <w:p w14:paraId="10F72E82" w14:textId="7EE9EBD1" w:rsidR="007308CA" w:rsidRDefault="007308CA" w:rsidP="007308CA">
      <w:pPr>
        <w:pStyle w:val="ListParagraph"/>
        <w:numPr>
          <w:ilvl w:val="0"/>
          <w:numId w:val="13"/>
        </w:numPr>
      </w:pPr>
      <w:r>
        <w:t>Network security</w:t>
      </w:r>
    </w:p>
    <w:p w14:paraId="6F08BAF1" w14:textId="1932B391" w:rsidR="007308CA" w:rsidRDefault="007308CA" w:rsidP="007308CA">
      <w:pPr>
        <w:pStyle w:val="ListParagraph"/>
        <w:numPr>
          <w:ilvl w:val="0"/>
          <w:numId w:val="13"/>
        </w:numPr>
      </w:pPr>
      <w:r>
        <w:t>Authorization</w:t>
      </w:r>
    </w:p>
    <w:p w14:paraId="491F84A9" w14:textId="2D82CDB2" w:rsidR="007308CA" w:rsidRDefault="007308CA" w:rsidP="007308CA">
      <w:pPr>
        <w:pStyle w:val="ListParagraph"/>
        <w:numPr>
          <w:ilvl w:val="0"/>
          <w:numId w:val="13"/>
        </w:numPr>
      </w:pPr>
      <w:r>
        <w:t>Global replication</w:t>
      </w:r>
    </w:p>
    <w:p w14:paraId="0E19F3E5" w14:textId="423AEA95" w:rsidR="007308CA" w:rsidRDefault="007308CA" w:rsidP="007308CA">
      <w:pPr>
        <w:pStyle w:val="ListParagraph"/>
        <w:numPr>
          <w:ilvl w:val="0"/>
          <w:numId w:val="13"/>
        </w:numPr>
      </w:pPr>
      <w:r>
        <w:t>Regional Failover</w:t>
      </w:r>
    </w:p>
    <w:p w14:paraId="69461B83" w14:textId="19106636" w:rsidR="007308CA" w:rsidRDefault="007308CA" w:rsidP="007308CA">
      <w:pPr>
        <w:pStyle w:val="ListParagraph"/>
        <w:numPr>
          <w:ilvl w:val="0"/>
          <w:numId w:val="13"/>
        </w:numPr>
      </w:pPr>
      <w:r>
        <w:t xml:space="preserve">And </w:t>
      </w:r>
      <w:proofErr w:type="gramStart"/>
      <w:r>
        <w:t>so</w:t>
      </w:r>
      <w:proofErr w:type="gramEnd"/>
      <w:r>
        <w:t xml:space="preserve"> on</w:t>
      </w:r>
    </w:p>
    <w:p w14:paraId="252DD56C" w14:textId="72C8A671" w:rsidR="007308CA" w:rsidRDefault="007308CA" w:rsidP="007308CA">
      <w:pPr>
        <w:pStyle w:val="Heading2"/>
      </w:pPr>
      <w:bookmarkStart w:id="12" w:name="_Toc85990030"/>
      <w:r>
        <w:t>Slide 11: Thank you</w:t>
      </w:r>
      <w:bookmarkEnd w:id="12"/>
    </w:p>
    <w:p w14:paraId="16A6414D" w14:textId="76DAB943" w:rsidR="007308CA" w:rsidRDefault="007308CA" w:rsidP="007308CA">
      <w:pPr>
        <w:pStyle w:val="ListParagraph"/>
        <w:numPr>
          <w:ilvl w:val="0"/>
          <w:numId w:val="14"/>
        </w:numPr>
      </w:pPr>
      <w:r>
        <w:t>Final thought</w:t>
      </w:r>
    </w:p>
    <w:p w14:paraId="4002477C" w14:textId="55E141E3" w:rsidR="007308CA" w:rsidRPr="007308CA" w:rsidRDefault="007308CA" w:rsidP="007308CA">
      <w:pPr>
        <w:pStyle w:val="ListParagraph"/>
        <w:numPr>
          <w:ilvl w:val="0"/>
          <w:numId w:val="14"/>
        </w:numPr>
      </w:pPr>
      <w:r>
        <w:t>I trust Azure</w:t>
      </w:r>
    </w:p>
    <w:p w14:paraId="44A97BD9" w14:textId="27EF4849" w:rsidR="00160872" w:rsidRDefault="00160872" w:rsidP="0013457B">
      <w:pPr>
        <w:pStyle w:val="Heading1"/>
      </w:pPr>
      <w:bookmarkStart w:id="13" w:name="_Toc85990031"/>
      <w:r>
        <w:t>Reference List</w:t>
      </w:r>
      <w:bookmarkEnd w:id="13"/>
    </w:p>
    <w:p w14:paraId="56428A14" w14:textId="6FDFBA45" w:rsidR="00D11741" w:rsidRPr="009034F3" w:rsidRDefault="00160872" w:rsidP="00D11741">
      <w:pPr>
        <w:pStyle w:val="EndNoteBibliography"/>
        <w:spacing w:after="0"/>
        <w:ind w:left="720" w:hanging="720"/>
        <w:rPr>
          <w:sz w:val="22"/>
        </w:rPr>
      </w:pPr>
      <w:r w:rsidRPr="009034F3">
        <w:rPr>
          <w:sz w:val="22"/>
        </w:rPr>
        <w:fldChar w:fldCharType="begin"/>
      </w:r>
      <w:r w:rsidRPr="009034F3">
        <w:rPr>
          <w:sz w:val="22"/>
        </w:rPr>
        <w:instrText xml:space="preserve"> ADDIN EN.REFLIST </w:instrText>
      </w:r>
      <w:r w:rsidRPr="009034F3">
        <w:rPr>
          <w:sz w:val="22"/>
        </w:rPr>
        <w:fldChar w:fldCharType="separate"/>
      </w:r>
      <w:r w:rsidR="00D11741" w:rsidRPr="009034F3">
        <w:rPr>
          <w:sz w:val="22"/>
        </w:rPr>
        <w:t xml:space="preserve">Acronis. (2021). What is Azure - A Complete Guide. </w:t>
      </w:r>
      <w:hyperlink r:id="rId8" w:history="1">
        <w:r w:rsidR="00D11741" w:rsidRPr="009034F3">
          <w:rPr>
            <w:rStyle w:val="Hyperlink"/>
            <w:sz w:val="22"/>
          </w:rPr>
          <w:t>https://www.acronis.com/en-us/articles/what-is-microsoft-azure/</w:t>
        </w:r>
      </w:hyperlink>
      <w:r w:rsidR="00D11741" w:rsidRPr="009034F3">
        <w:rPr>
          <w:sz w:val="22"/>
        </w:rPr>
        <w:t xml:space="preserve"> </w:t>
      </w:r>
    </w:p>
    <w:p w14:paraId="08A2CA7F" w14:textId="64FFA013" w:rsidR="00D11741" w:rsidRPr="009034F3" w:rsidRDefault="00D11741" w:rsidP="00D11741">
      <w:pPr>
        <w:pStyle w:val="EndNoteBibliography"/>
        <w:spacing w:after="0"/>
        <w:ind w:left="720" w:hanging="720"/>
        <w:rPr>
          <w:sz w:val="22"/>
        </w:rPr>
      </w:pPr>
      <w:r w:rsidRPr="009034F3">
        <w:rPr>
          <w:sz w:val="22"/>
        </w:rPr>
        <w:t xml:space="preserve">Azure. (2020). Move your sensitive data to Azure securely. </w:t>
      </w:r>
      <w:hyperlink r:id="rId9" w:history="1">
        <w:r w:rsidRPr="009034F3">
          <w:rPr>
            <w:rStyle w:val="Hyperlink"/>
            <w:sz w:val="22"/>
          </w:rPr>
          <w:t>https://azure.microsoft.com/en-us/resources/move-your-sensitive-data-to-azure-securely-/</w:t>
        </w:r>
      </w:hyperlink>
      <w:r w:rsidRPr="009034F3">
        <w:rPr>
          <w:sz w:val="22"/>
        </w:rPr>
        <w:t xml:space="preserve"> </w:t>
      </w:r>
    </w:p>
    <w:p w14:paraId="580F6554" w14:textId="0FC9290F" w:rsidR="00D11741" w:rsidRPr="009034F3" w:rsidRDefault="00D11741" w:rsidP="00D11741">
      <w:pPr>
        <w:pStyle w:val="EndNoteBibliography"/>
        <w:spacing w:after="0"/>
        <w:ind w:left="720" w:hanging="720"/>
        <w:rPr>
          <w:sz w:val="22"/>
        </w:rPr>
      </w:pPr>
      <w:r w:rsidRPr="009034F3">
        <w:rPr>
          <w:sz w:val="22"/>
        </w:rPr>
        <w:t xml:space="preserve">Azure. (2021). What is Azure? </w:t>
      </w:r>
      <w:hyperlink r:id="rId10" w:history="1">
        <w:r w:rsidRPr="009034F3">
          <w:rPr>
            <w:rStyle w:val="Hyperlink"/>
            <w:sz w:val="22"/>
          </w:rPr>
          <w:t>https://azure.microsoft.com/en-us/overview/what-is-azure/</w:t>
        </w:r>
      </w:hyperlink>
      <w:r w:rsidRPr="009034F3">
        <w:rPr>
          <w:sz w:val="22"/>
        </w:rPr>
        <w:t xml:space="preserve"> </w:t>
      </w:r>
    </w:p>
    <w:p w14:paraId="1699B1FE" w14:textId="36741ED9" w:rsidR="00D11741" w:rsidRPr="009034F3" w:rsidRDefault="00D11741" w:rsidP="00D11741">
      <w:pPr>
        <w:pStyle w:val="EndNoteBibliography"/>
        <w:spacing w:after="0"/>
        <w:ind w:left="720" w:hanging="720"/>
        <w:rPr>
          <w:sz w:val="22"/>
        </w:rPr>
      </w:pPr>
      <w:r w:rsidRPr="009034F3">
        <w:rPr>
          <w:sz w:val="22"/>
        </w:rPr>
        <w:t xml:space="preserve">Fear, T. L. (2020). Azure customer data protection. </w:t>
      </w:r>
      <w:hyperlink r:id="rId11" w:history="1">
        <w:r w:rsidRPr="009034F3">
          <w:rPr>
            <w:rStyle w:val="Hyperlink"/>
            <w:sz w:val="22"/>
          </w:rPr>
          <w:t>https://docs.microsoft.com/en-us/azure/security/fundamentals/protection-customer-data</w:t>
        </w:r>
      </w:hyperlink>
      <w:r w:rsidRPr="009034F3">
        <w:rPr>
          <w:sz w:val="22"/>
        </w:rPr>
        <w:t xml:space="preserve"> </w:t>
      </w:r>
    </w:p>
    <w:p w14:paraId="1F0A2471" w14:textId="6BDFC3D2" w:rsidR="00D11741" w:rsidRPr="009034F3" w:rsidRDefault="00D11741" w:rsidP="00D11741">
      <w:pPr>
        <w:pStyle w:val="EndNoteBibliography"/>
        <w:ind w:left="720" w:hanging="720"/>
        <w:rPr>
          <w:sz w:val="22"/>
        </w:rPr>
      </w:pPr>
      <w:r w:rsidRPr="009034F3">
        <w:rPr>
          <w:sz w:val="22"/>
        </w:rPr>
        <w:t xml:space="preserve">Mutune, G. (2021). Cloud Migration Security Challenges and Mitigation Strategies. </w:t>
      </w:r>
      <w:hyperlink r:id="rId12" w:anchor=":~:text=In%20addition%20to%20security%20concerns%2C%20the%20availability%20of,data%20protection%20and%20applications%20during%20the%20transfer%20process" w:history="1">
        <w:r w:rsidRPr="009034F3">
          <w:rPr>
            <w:rStyle w:val="Hyperlink"/>
            <w:sz w:val="22"/>
          </w:rPr>
          <w:t>https://cyberexperts.com/cloud-migration-security-challenges-and-mitigation-strategies/#:~:text=In%20addition%20to%20security%20concerns%2C%20the%20availability%20of,data%20protection%20and%20applications%20during%20the%20transfer%20process</w:t>
        </w:r>
      </w:hyperlink>
      <w:r w:rsidRPr="009034F3">
        <w:rPr>
          <w:sz w:val="22"/>
        </w:rPr>
        <w:t xml:space="preserve">. </w:t>
      </w:r>
    </w:p>
    <w:p w14:paraId="2DC2EB77" w14:textId="60605BB6" w:rsidR="00160872" w:rsidRPr="00160872" w:rsidRDefault="00160872" w:rsidP="00160872">
      <w:pPr>
        <w:pStyle w:val="Heading1"/>
      </w:pPr>
      <w:r w:rsidRPr="009034F3">
        <w:rPr>
          <w:sz w:val="22"/>
          <w:szCs w:val="22"/>
        </w:rPr>
        <w:fldChar w:fldCharType="end"/>
      </w:r>
    </w:p>
    <w:sectPr w:rsidR="00160872" w:rsidRPr="00160872" w:rsidSect="005462DF"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AC36E6"/>
    <w:multiLevelType w:val="hybridMultilevel"/>
    <w:tmpl w:val="9E628AA8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2314EF"/>
    <w:multiLevelType w:val="hybridMultilevel"/>
    <w:tmpl w:val="A0709514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40265E6"/>
    <w:multiLevelType w:val="hybridMultilevel"/>
    <w:tmpl w:val="D8BACEE4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5BF7DA4"/>
    <w:multiLevelType w:val="hybridMultilevel"/>
    <w:tmpl w:val="9F1C70D4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991657"/>
    <w:multiLevelType w:val="hybridMultilevel"/>
    <w:tmpl w:val="92BE2E06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0B24AC2"/>
    <w:multiLevelType w:val="hybridMultilevel"/>
    <w:tmpl w:val="59487EBC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785322B"/>
    <w:multiLevelType w:val="hybridMultilevel"/>
    <w:tmpl w:val="A920E14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93865F4"/>
    <w:multiLevelType w:val="hybridMultilevel"/>
    <w:tmpl w:val="60807AB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7F24C2"/>
    <w:multiLevelType w:val="hybridMultilevel"/>
    <w:tmpl w:val="B40CCF14"/>
    <w:lvl w:ilvl="0" w:tplc="1C09000F">
      <w:start w:val="1"/>
      <w:numFmt w:val="decimal"/>
      <w:lvlText w:val="%1."/>
      <w:lvlJc w:val="left"/>
      <w:pPr>
        <w:ind w:left="780" w:hanging="360"/>
      </w:pPr>
    </w:lvl>
    <w:lvl w:ilvl="1" w:tplc="1C090019" w:tentative="1">
      <w:start w:val="1"/>
      <w:numFmt w:val="lowerLetter"/>
      <w:lvlText w:val="%2."/>
      <w:lvlJc w:val="left"/>
      <w:pPr>
        <w:ind w:left="1500" w:hanging="360"/>
      </w:pPr>
    </w:lvl>
    <w:lvl w:ilvl="2" w:tplc="1C09001B" w:tentative="1">
      <w:start w:val="1"/>
      <w:numFmt w:val="lowerRoman"/>
      <w:lvlText w:val="%3."/>
      <w:lvlJc w:val="right"/>
      <w:pPr>
        <w:ind w:left="2220" w:hanging="180"/>
      </w:pPr>
    </w:lvl>
    <w:lvl w:ilvl="3" w:tplc="1C09000F" w:tentative="1">
      <w:start w:val="1"/>
      <w:numFmt w:val="decimal"/>
      <w:lvlText w:val="%4."/>
      <w:lvlJc w:val="left"/>
      <w:pPr>
        <w:ind w:left="2940" w:hanging="360"/>
      </w:pPr>
    </w:lvl>
    <w:lvl w:ilvl="4" w:tplc="1C090019" w:tentative="1">
      <w:start w:val="1"/>
      <w:numFmt w:val="lowerLetter"/>
      <w:lvlText w:val="%5."/>
      <w:lvlJc w:val="left"/>
      <w:pPr>
        <w:ind w:left="3660" w:hanging="360"/>
      </w:pPr>
    </w:lvl>
    <w:lvl w:ilvl="5" w:tplc="1C09001B" w:tentative="1">
      <w:start w:val="1"/>
      <w:numFmt w:val="lowerRoman"/>
      <w:lvlText w:val="%6."/>
      <w:lvlJc w:val="right"/>
      <w:pPr>
        <w:ind w:left="4380" w:hanging="180"/>
      </w:pPr>
    </w:lvl>
    <w:lvl w:ilvl="6" w:tplc="1C09000F" w:tentative="1">
      <w:start w:val="1"/>
      <w:numFmt w:val="decimal"/>
      <w:lvlText w:val="%7."/>
      <w:lvlJc w:val="left"/>
      <w:pPr>
        <w:ind w:left="5100" w:hanging="360"/>
      </w:pPr>
    </w:lvl>
    <w:lvl w:ilvl="7" w:tplc="1C090019" w:tentative="1">
      <w:start w:val="1"/>
      <w:numFmt w:val="lowerLetter"/>
      <w:lvlText w:val="%8."/>
      <w:lvlJc w:val="left"/>
      <w:pPr>
        <w:ind w:left="5820" w:hanging="360"/>
      </w:pPr>
    </w:lvl>
    <w:lvl w:ilvl="8" w:tplc="1C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9" w15:restartNumberingAfterBreak="0">
    <w:nsid w:val="4AC247D0"/>
    <w:multiLevelType w:val="hybridMultilevel"/>
    <w:tmpl w:val="93FC8D82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E8D498B"/>
    <w:multiLevelType w:val="hybridMultilevel"/>
    <w:tmpl w:val="2EE45EA8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4994919"/>
    <w:multiLevelType w:val="hybridMultilevel"/>
    <w:tmpl w:val="02885CA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AC0518F"/>
    <w:multiLevelType w:val="hybridMultilevel"/>
    <w:tmpl w:val="583A2440"/>
    <w:lvl w:ilvl="0" w:tplc="1C09000F">
      <w:start w:val="1"/>
      <w:numFmt w:val="decimal"/>
      <w:lvlText w:val="%1."/>
      <w:lvlJc w:val="lef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5BE5EA0"/>
    <w:multiLevelType w:val="hybridMultilevel"/>
    <w:tmpl w:val="DC6218CC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4"/>
  </w:num>
  <w:num w:numId="3">
    <w:abstractNumId w:val="7"/>
  </w:num>
  <w:num w:numId="4">
    <w:abstractNumId w:val="5"/>
  </w:num>
  <w:num w:numId="5">
    <w:abstractNumId w:val="2"/>
  </w:num>
  <w:num w:numId="6">
    <w:abstractNumId w:val="9"/>
  </w:num>
  <w:num w:numId="7">
    <w:abstractNumId w:val="3"/>
  </w:num>
  <w:num w:numId="8">
    <w:abstractNumId w:val="8"/>
  </w:num>
  <w:num w:numId="9">
    <w:abstractNumId w:val="0"/>
  </w:num>
  <w:num w:numId="10">
    <w:abstractNumId w:val="10"/>
  </w:num>
  <w:num w:numId="11">
    <w:abstractNumId w:val="6"/>
  </w:num>
  <w:num w:numId="12">
    <w:abstractNumId w:val="11"/>
  </w:num>
  <w:num w:numId="13">
    <w:abstractNumId w:val="13"/>
  </w:num>
  <w:num w:numId="1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 Light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5d9sr0qsvde5evfr0ps52ifpp52v555xtd&quot;&gt;My EndNote Proposal Library&lt;record-ids&gt;&lt;item&gt;208&lt;/item&gt;&lt;item&gt;209&lt;/item&gt;&lt;item&gt;210&lt;/item&gt;&lt;item&gt;211&lt;/item&gt;&lt;item&gt;212&lt;/item&gt;&lt;/record-ids&gt;&lt;/item&gt;&lt;/Libraries&gt;"/>
  </w:docVars>
  <w:rsids>
    <w:rsidRoot w:val="00CB79BB"/>
    <w:rsid w:val="00037D3A"/>
    <w:rsid w:val="000A27FD"/>
    <w:rsid w:val="00104A33"/>
    <w:rsid w:val="0013457B"/>
    <w:rsid w:val="0015022F"/>
    <w:rsid w:val="00160872"/>
    <w:rsid w:val="00187A8E"/>
    <w:rsid w:val="001C13AE"/>
    <w:rsid w:val="001F054B"/>
    <w:rsid w:val="003D2F7D"/>
    <w:rsid w:val="0047041D"/>
    <w:rsid w:val="005462DF"/>
    <w:rsid w:val="005F7EBD"/>
    <w:rsid w:val="00622098"/>
    <w:rsid w:val="00645E1C"/>
    <w:rsid w:val="00710FE4"/>
    <w:rsid w:val="00716E2A"/>
    <w:rsid w:val="007308CA"/>
    <w:rsid w:val="00751561"/>
    <w:rsid w:val="0078107E"/>
    <w:rsid w:val="00786825"/>
    <w:rsid w:val="007A7C47"/>
    <w:rsid w:val="007B73DD"/>
    <w:rsid w:val="007C56CB"/>
    <w:rsid w:val="007F5CAD"/>
    <w:rsid w:val="008062E6"/>
    <w:rsid w:val="008749F9"/>
    <w:rsid w:val="008C20EA"/>
    <w:rsid w:val="008C6F2F"/>
    <w:rsid w:val="008F06CB"/>
    <w:rsid w:val="009034F3"/>
    <w:rsid w:val="009043CA"/>
    <w:rsid w:val="00960809"/>
    <w:rsid w:val="009D0EEF"/>
    <w:rsid w:val="009D2B78"/>
    <w:rsid w:val="009E1D7B"/>
    <w:rsid w:val="00A21670"/>
    <w:rsid w:val="00AB083A"/>
    <w:rsid w:val="00C17100"/>
    <w:rsid w:val="00C47AC6"/>
    <w:rsid w:val="00CB79BB"/>
    <w:rsid w:val="00CC262E"/>
    <w:rsid w:val="00D11741"/>
    <w:rsid w:val="00DB42E9"/>
    <w:rsid w:val="00DD0A43"/>
    <w:rsid w:val="00DD5CF9"/>
    <w:rsid w:val="00E06DB8"/>
    <w:rsid w:val="00E26999"/>
    <w:rsid w:val="00E82F77"/>
    <w:rsid w:val="00E83352"/>
    <w:rsid w:val="00EA1F4A"/>
    <w:rsid w:val="00F24A65"/>
    <w:rsid w:val="00F501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CC032D3"/>
  <w15:chartTrackingRefBased/>
  <w15:docId w15:val="{967951EE-85C4-4CA5-8861-589C40EE74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462D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C6F2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5462DF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5462DF"/>
    <w:rPr>
      <w:rFonts w:eastAsiaTheme="minorEastAsia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5462D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5462DF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7A7C47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7A7C47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60872"/>
    <w:pPr>
      <w:spacing w:after="0"/>
      <w:jc w:val="center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0872"/>
    <w:rPr>
      <w:rFonts w:ascii="Calibri Light" w:hAnsi="Calibri Light" w:cs="Calibri Light"/>
      <w:noProof/>
      <w:sz w:val="3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60872"/>
    <w:pPr>
      <w:spacing w:line="240" w:lineRule="auto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60872"/>
    <w:rPr>
      <w:rFonts w:ascii="Calibri Light" w:hAnsi="Calibri Light" w:cs="Calibri Light"/>
      <w:noProof/>
      <w:sz w:val="32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160872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187A8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8C6F2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622098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acronis.com/en-us/articles/what-is-microsoft-azure/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hyperlink" Target="https://cyberexperts.com/cloud-migration-security-challenges-and-mitigation-strategies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hyperlink" Target="https://docs.microsoft.com/en-us/azure/security/fundamentals/protection-customer-data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azure.microsoft.com/en-us/overview/what-is-azure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azure.microsoft.com/en-us/resources/move-your-sensitive-data-to-azure-securely-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90BA33-C99A-47CE-ADC1-EDF92AD8FF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80</TotalTime>
  <Pages>5</Pages>
  <Words>1421</Words>
  <Characters>8106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ssignment 8</vt:lpstr>
    </vt:vector>
  </TitlesOfParts>
  <Company/>
  <LinksUpToDate>false</LinksUpToDate>
  <CharactersWithSpaces>95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ssignment 8</dc:title>
  <dc:subject>ITRI 623</dc:subject>
  <dc:creator>ENRICO DREYER</dc:creator>
  <cp:keywords/>
  <dc:description/>
  <cp:lastModifiedBy>ENRICO DREYER</cp:lastModifiedBy>
  <cp:revision>37</cp:revision>
  <cp:lastPrinted>2021-10-24T15:54:00Z</cp:lastPrinted>
  <dcterms:created xsi:type="dcterms:W3CDTF">2021-09-02T18:29:00Z</dcterms:created>
  <dcterms:modified xsi:type="dcterms:W3CDTF">2021-10-24T17:00:00Z</dcterms:modified>
  <cp:category>31210783</cp:category>
</cp:coreProperties>
</file>